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30A1C7" w14:textId="4ACAA9E2" w:rsidR="00FB0550" w:rsidRPr="00623E7A" w:rsidRDefault="00623E7A" w:rsidP="00623E7A">
      <w:pPr>
        <w:jc w:val="both"/>
        <w:rPr>
          <w:rFonts w:ascii="Times New Roman" w:hAnsi="Times New Roman" w:cs="Times New Roman"/>
          <w:sz w:val="24"/>
          <w:szCs w:val="24"/>
        </w:rPr>
      </w:pPr>
      <w:r w:rsidRPr="00623E7A">
        <w:rPr>
          <w:rFonts w:ascii="Times New Roman" w:hAnsi="Times New Roman" w:cs="Times New Roman"/>
          <w:sz w:val="24"/>
          <w:szCs w:val="24"/>
        </w:rPr>
        <w:t xml:space="preserve">Lenovo </w:t>
      </w:r>
      <w:r w:rsidRPr="00623E7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23E7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foxcomp/obrall-laptop-lenovo-thinkpad-x260-ci5-gen6-8-gb-ssd-256-murah-muluss-hdd-500gb-8-gb/review","accessed":{"date-parts":[["2023","3","16"]]},"id":"ITEM-1","issued":{"date-parts":[["0"]]},"title":"Review Produk - Obrall Laptop Lenovo Thinkpad X260 Ci5 Gen6 8 GB SSD 256 Murah Muluss - Hdd 500GB, 8 gb | Tokopedia","type":"webpage"},"uris":["http://www.mendeley.com/documents/?uuid=c8d41cb7-6599-3dd2-855c-813364a79851"]}],"mendeley":{"formattedCitation":"(&lt;i&gt;Review Produk - Obrall Laptop Lenovo Thinkpad X260 Ci5 Gen6 8 GB SSD 256 Murah Muluss - Hdd 500GB, 8 Gb | Tokopedia&lt;/i&gt;, n.d.)","plainTextFormattedCitation":"(Review Produk - Obrall Laptop Lenovo Thinkpad X260 Ci5 Gen6 8 GB SSD 256 Murah Muluss - Hdd 500GB, 8 Gb | Tokopedia, n.d.)","previouslyFormattedCitation":"(&lt;i&gt;Review Produk - Obrall Laptop Lenovo Thinkpad X260 Ci5 Gen6 8 GB SSD 256 Murah Muluss - Hdd 500GB, 8 Gb | Tokopedia&lt;/i&gt;, n.d.)"},"properties":{"noteIndex":0},"schema":"https://github.com/citation-style-language/schema/raw/master/csl-citation.json"}</w:instrText>
      </w:r>
      <w:r w:rsidRPr="00623E7A">
        <w:rPr>
          <w:rFonts w:ascii="Times New Roman" w:hAnsi="Times New Roman" w:cs="Times New Roman"/>
          <w:sz w:val="24"/>
          <w:szCs w:val="24"/>
        </w:rPr>
        <w:fldChar w:fldCharType="separate"/>
      </w:r>
      <w:r w:rsidRPr="00623E7A">
        <w:rPr>
          <w:rFonts w:ascii="Times New Roman" w:hAnsi="Times New Roman" w:cs="Times New Roman"/>
          <w:noProof/>
          <w:sz w:val="24"/>
          <w:szCs w:val="24"/>
        </w:rPr>
        <w:t>(</w:t>
      </w:r>
      <w:r w:rsidRPr="00623E7A">
        <w:rPr>
          <w:rFonts w:ascii="Times New Roman" w:hAnsi="Times New Roman" w:cs="Times New Roman"/>
          <w:i/>
          <w:noProof/>
          <w:sz w:val="24"/>
          <w:szCs w:val="24"/>
        </w:rPr>
        <w:t>Review Produk - Obrall Laptop Lenovo Thinkpad X260 Ci5 Gen6 8 GB SSD 256 Murah Muluss - Hdd 500GB, 8 Gb | Tokopedia</w:t>
      </w:r>
      <w:r w:rsidRPr="00623E7A">
        <w:rPr>
          <w:rFonts w:ascii="Times New Roman" w:hAnsi="Times New Roman" w:cs="Times New Roman"/>
          <w:noProof/>
          <w:sz w:val="24"/>
          <w:szCs w:val="24"/>
        </w:rPr>
        <w:t>, n.d.)</w:t>
      </w:r>
      <w:r w:rsidRPr="00623E7A">
        <w:rPr>
          <w:rFonts w:ascii="Times New Roman" w:hAnsi="Times New Roman" w:cs="Times New Roman"/>
          <w:sz w:val="24"/>
          <w:szCs w:val="24"/>
        </w:rPr>
        <w:fldChar w:fldCharType="end"/>
      </w:r>
      <w:r w:rsidR="00B130B0">
        <w:rPr>
          <w:rFonts w:ascii="Times New Roman" w:hAnsi="Times New Roman" w:cs="Times New Roman"/>
          <w:sz w:val="24"/>
          <w:szCs w:val="24"/>
        </w:rPr>
        <w:t xml:space="preserve"> </w:t>
      </w:r>
      <w:r w:rsidR="00B130B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65C82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dnacom17/lenovo-thinkpad-x230-intel-core-i5-gen-3-ram-4gb-hdd-320gb-4-gb-i3-hdd-320gb?extParam=ivf%3Dfalse%26src%3Dsearch","accessed":{"date-parts":[["2023","3","17"]]},"id":"ITEM-1","issued":{"date-parts":[["0"]]},"title":"Jual LENOVO THINKPAD X230 INTEL CORE i5 GEN 3 - RAM 4Gb - HDD 320Gb - 4 gb, i3 / HDD 320GB - Jakarta Pusat - DNA COM 17 | Tokopedia","type":"webpage"},"uris":["http://www.mendeley.com/documents/?uuid=9eed82a1-1c43-3c01-8514-99547b898344"]}],"mendeley":{"formattedCitation":"(&lt;i&gt;Jual LENOVO THINKPAD X230 INTEL CORE I5 GEN 3 - RAM 4Gb - HDD 320Gb - 4 Gb, I3 / HDD 320GB - Jakarta Pusat - DNA COM 17 | Tokopedia&lt;/i&gt;, n.d.)","plainTextFormattedCitation":"(Jual LENOVO THINKPAD X230 INTEL CORE I5 GEN 3 - RAM 4Gb - HDD 320Gb - 4 Gb, I3 / HDD 320GB - Jakarta Pusat - DNA COM 17 | Tokopedia, n.d.)","previouslyFormattedCitation":"(&lt;i&gt;Jual LENOVO THINKPAD X230 INTEL CORE I5 GEN 3 - RAM 4Gb - HDD 320Gb - 4 Gb, I3 / HDD 320GB - Jakarta Pusat - DNA COM 17 | Tokopedia&lt;/i&gt;, n.d.)"},"properties":{"noteIndex":0},"schema":"https://github.com/citation-style-language/schema/raw/master/csl-citation.json"}</w:instrText>
      </w:r>
      <w:r w:rsidR="00B130B0">
        <w:rPr>
          <w:rFonts w:ascii="Times New Roman" w:hAnsi="Times New Roman" w:cs="Times New Roman"/>
          <w:sz w:val="24"/>
          <w:szCs w:val="24"/>
        </w:rPr>
        <w:fldChar w:fldCharType="separate"/>
      </w:r>
      <w:r w:rsidR="00B130B0" w:rsidRPr="00B130B0">
        <w:rPr>
          <w:rFonts w:ascii="Times New Roman" w:hAnsi="Times New Roman" w:cs="Times New Roman"/>
          <w:noProof/>
          <w:sz w:val="24"/>
          <w:szCs w:val="24"/>
        </w:rPr>
        <w:t>(</w:t>
      </w:r>
      <w:r w:rsidR="00B130B0" w:rsidRPr="00B130B0">
        <w:rPr>
          <w:rFonts w:ascii="Times New Roman" w:hAnsi="Times New Roman" w:cs="Times New Roman"/>
          <w:i/>
          <w:noProof/>
          <w:sz w:val="24"/>
          <w:szCs w:val="24"/>
        </w:rPr>
        <w:t>Jual LENOVO THINKPAD X230 INTEL CORE I5 GEN 3 - RAM 4Gb - HDD 320Gb - 4 Gb, I3 / HDD 320GB - Jakarta Pusat - DNA COM 17 | Tokopedia</w:t>
      </w:r>
      <w:r w:rsidR="00B130B0" w:rsidRPr="00B130B0">
        <w:rPr>
          <w:rFonts w:ascii="Times New Roman" w:hAnsi="Times New Roman" w:cs="Times New Roman"/>
          <w:noProof/>
          <w:sz w:val="24"/>
          <w:szCs w:val="24"/>
        </w:rPr>
        <w:t>, n.d.)</w:t>
      </w:r>
      <w:r w:rsidR="00B130B0">
        <w:rPr>
          <w:rFonts w:ascii="Times New Roman" w:hAnsi="Times New Roman" w:cs="Times New Roman"/>
          <w:sz w:val="24"/>
          <w:szCs w:val="24"/>
        </w:rPr>
        <w:fldChar w:fldCharType="end"/>
      </w:r>
      <w:r w:rsidR="00765C82">
        <w:rPr>
          <w:rFonts w:ascii="Times New Roman" w:hAnsi="Times New Roman" w:cs="Times New Roman"/>
          <w:sz w:val="24"/>
          <w:szCs w:val="24"/>
        </w:rPr>
        <w:t xml:space="preserve">  </w:t>
      </w:r>
      <w:r w:rsidR="00765C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44DB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wdkomputerjakarta/laptop-lenovo-thinkpad-t420-intel-core-i5-second-murah-bergaransi-2gb-hdd-320gb/review","accessed":{"date-parts":[["2023","3","18"]]},"id":"ITEM-1","issued":{"date-parts":[["0"]]},"title":"Review Produk - Laptop Lenovo Thinkpad T420 - Intel Core i5 - Second murah bergaransi - 2gb, Hdd 320gb | Tokopedia","type":"webpage"},"uris":["http://www.mendeley.com/documents/?uuid=c5a2ee4c-1093-3a53-bce0-ef1f21019c61"]}],"mendeley":{"formattedCitation":"(&lt;i&gt;Review Produk - Laptop Lenovo Thinkpad T420 - Intel Core I5 - Second Murah Bergaransi - 2gb, Hdd 320gb | Tokopedia&lt;/i&gt;, n.d.)","plainTextFormattedCitation":"(Review Produk - Laptop Lenovo Thinkpad T420 - Intel Core I5 - Second Murah Bergaransi - 2gb, Hdd 320gb | Tokopedia, n.d.)","previouslyFormattedCitation":"(&lt;i&gt;Review Produk - Laptop Lenovo Thinkpad T420 - Intel Core I5 - Second Murah Bergaransi - 2gb, Hdd 320gb | Tokopedia&lt;/i&gt;, n.d.)"},"properties":{"noteIndex":0},"schema":"https://github.com/citation-style-language/schema/raw/master/csl-citation.json"}</w:instrText>
      </w:r>
      <w:r w:rsidR="00765C82">
        <w:rPr>
          <w:rFonts w:ascii="Times New Roman" w:hAnsi="Times New Roman" w:cs="Times New Roman"/>
          <w:sz w:val="24"/>
          <w:szCs w:val="24"/>
        </w:rPr>
        <w:fldChar w:fldCharType="separate"/>
      </w:r>
      <w:r w:rsidR="00765C82" w:rsidRPr="00765C82">
        <w:rPr>
          <w:rFonts w:ascii="Times New Roman" w:hAnsi="Times New Roman" w:cs="Times New Roman"/>
          <w:noProof/>
          <w:sz w:val="24"/>
          <w:szCs w:val="24"/>
        </w:rPr>
        <w:t>(</w:t>
      </w:r>
      <w:r w:rsidR="00765C82" w:rsidRPr="00765C82">
        <w:rPr>
          <w:rFonts w:ascii="Times New Roman" w:hAnsi="Times New Roman" w:cs="Times New Roman"/>
          <w:i/>
          <w:noProof/>
          <w:sz w:val="24"/>
          <w:szCs w:val="24"/>
        </w:rPr>
        <w:t>Review Produk - Laptop Lenovo Thinkpad T420 - Intel Core I5 - Second Murah Bergaransi - 2gb, Hdd 320gb | Tokopedia</w:t>
      </w:r>
      <w:r w:rsidR="00765C82" w:rsidRPr="00765C82">
        <w:rPr>
          <w:rFonts w:ascii="Times New Roman" w:hAnsi="Times New Roman" w:cs="Times New Roman"/>
          <w:noProof/>
          <w:sz w:val="24"/>
          <w:szCs w:val="24"/>
        </w:rPr>
        <w:t>, n.d.)</w:t>
      </w:r>
      <w:r w:rsidR="00765C82">
        <w:rPr>
          <w:rFonts w:ascii="Times New Roman" w:hAnsi="Times New Roman" w:cs="Times New Roman"/>
          <w:sz w:val="24"/>
          <w:szCs w:val="24"/>
        </w:rPr>
        <w:fldChar w:fldCharType="end"/>
      </w:r>
      <w:r w:rsidR="00744DB1">
        <w:rPr>
          <w:rFonts w:ascii="Times New Roman" w:hAnsi="Times New Roman" w:cs="Times New Roman"/>
          <w:sz w:val="24"/>
          <w:szCs w:val="24"/>
        </w:rPr>
        <w:t xml:space="preserve"> </w:t>
      </w:r>
      <w:r w:rsidR="00744DB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44DB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wdkomputerjakarta/laptop-lenovo-thinkpad-t420-intel-core-i5-second-murah-bergaransi-2gb-hdd-320gb/review","accessed":{"date-parts":[["2023","3","18"]]},"id":"ITEM-1","issued":{"date-parts":[["0"]]},"title":"Review Produk - Laptop Lenovo Thinkpad T420 - Intel Core i5 - Second murah bergaransi - 2gb, Hdd 320gb | Tokopedia","type":"webpage"},"uris":["http://www.mendeley.com/documents/?uuid=c5a2ee4c-1093-3a53-bce0-ef1f21019c61"]}],"mendeley":{"formattedCitation":"(&lt;i&gt;Review Produk - Laptop Lenovo Thinkpad T420 - Intel Core I5 - Second Murah Bergaransi - 2gb, Hdd 320gb | Tokopedia&lt;/i&gt;, n.d.)","plainTextFormattedCitation":"(Review Produk - Laptop Lenovo Thinkpad T420 - Intel Core I5 - Second Murah Bergaransi - 2gb, Hdd 320gb | Tokopedia, n.d.)","previouslyFormattedCitation":"(&lt;i&gt;Review Produk - Laptop Lenovo Thinkpad T420 - Intel Core I5 - Second Murah Bergaransi - 2gb, Hdd 320gb | Tokopedia&lt;/i&gt;, n.d.)"},"properties":{"noteIndex":0},"schema":"https://github.com/citation-style-language/schema/raw/master/csl-citation.json"}</w:instrText>
      </w:r>
      <w:r w:rsidR="00744DB1">
        <w:rPr>
          <w:rFonts w:ascii="Times New Roman" w:hAnsi="Times New Roman" w:cs="Times New Roman"/>
          <w:sz w:val="24"/>
          <w:szCs w:val="24"/>
        </w:rPr>
        <w:fldChar w:fldCharType="separate"/>
      </w:r>
      <w:r w:rsidR="00744DB1" w:rsidRPr="00744DB1">
        <w:rPr>
          <w:rFonts w:ascii="Times New Roman" w:hAnsi="Times New Roman" w:cs="Times New Roman"/>
          <w:noProof/>
          <w:sz w:val="24"/>
          <w:szCs w:val="24"/>
        </w:rPr>
        <w:t>(</w:t>
      </w:r>
      <w:r w:rsidR="00744DB1" w:rsidRPr="00744DB1">
        <w:rPr>
          <w:rFonts w:ascii="Times New Roman" w:hAnsi="Times New Roman" w:cs="Times New Roman"/>
          <w:i/>
          <w:noProof/>
          <w:sz w:val="24"/>
          <w:szCs w:val="24"/>
        </w:rPr>
        <w:t>Review Produk - Laptop Lenovo Thinkpad T420 - Intel Core I5 - Second Murah Bergaransi - 2gb, Hdd 320gb | Tokopedia</w:t>
      </w:r>
      <w:r w:rsidR="00744DB1" w:rsidRPr="00744DB1">
        <w:rPr>
          <w:rFonts w:ascii="Times New Roman" w:hAnsi="Times New Roman" w:cs="Times New Roman"/>
          <w:noProof/>
          <w:sz w:val="24"/>
          <w:szCs w:val="24"/>
        </w:rPr>
        <w:t>, n.d.)</w:t>
      </w:r>
      <w:r w:rsidR="00744DB1">
        <w:rPr>
          <w:rFonts w:ascii="Times New Roman" w:hAnsi="Times New Roman" w:cs="Times New Roman"/>
          <w:sz w:val="24"/>
          <w:szCs w:val="24"/>
        </w:rPr>
        <w:fldChar w:fldCharType="end"/>
      </w:r>
      <w:r w:rsidR="00744DB1">
        <w:rPr>
          <w:rFonts w:ascii="Times New Roman" w:hAnsi="Times New Roman" w:cs="Times New Roman"/>
          <w:sz w:val="24"/>
          <w:szCs w:val="24"/>
        </w:rPr>
        <w:t xml:space="preserve"> </w:t>
      </w:r>
      <w:r w:rsidR="00744DB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7213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wdkomputerjakarta/laptop-lenovo-thinkpad-x260-intel-core-i5-gen-6-promo-murah-hemat-4gb-hdd-500gb","accessed":{"date-parts":[["2023","3","18"]]},"id":"ITEM-1","issued":{"date-parts":[["0"]]},"title":"Promo Laptop Lenovo Thinkpad X260 Intel Core I5 gen 6 Promo Murah Hemat! - 4gb, hdd 500gb - Jakarta Pusat - WDKOMPUTER | Tokopedia","type":"webpage"},"uris":["http://www.mendeley.com/documents/?uuid=a37935bb-4d8c-3197-8e38-c9bcf3e5442c"]}],"mendeley":{"formattedCitation":"(&lt;i&gt;Promo Laptop Lenovo Thinkpad X260 Intel Core I5 Gen 6 Promo Murah Hemat! - 4gb, Hdd 500gb - Jakarta Pusat - WDKOMPUTER | Tokopedia&lt;/i&gt;, n.d.)","plainTextFormattedCitation":"(Promo Laptop Lenovo Thinkpad X260 Intel Core I5 Gen 6 Promo Murah Hemat! - 4gb, Hdd 500gb - Jakarta Pusat - WDKOMPUTER | Tokopedia, n.d.)","previouslyFormattedCitation":"(&lt;i&gt;Promo Laptop Lenovo Thinkpad X260 Intel Core I5 Gen 6 Promo Murah Hemat! - 4gb, Hdd 500gb - Jakarta Pusat - WDKOMPUTER | Tokopedia&lt;/i&gt;, n.d.)"},"properties":{"noteIndex":0},"schema":"https://github.com/citation-style-language/schema/raw/master/csl-citation.json"}</w:instrText>
      </w:r>
      <w:r w:rsidR="00744DB1">
        <w:rPr>
          <w:rFonts w:ascii="Times New Roman" w:hAnsi="Times New Roman" w:cs="Times New Roman"/>
          <w:sz w:val="24"/>
          <w:szCs w:val="24"/>
        </w:rPr>
        <w:fldChar w:fldCharType="separate"/>
      </w:r>
      <w:r w:rsidR="00744DB1" w:rsidRPr="00744DB1">
        <w:rPr>
          <w:rFonts w:ascii="Times New Roman" w:hAnsi="Times New Roman" w:cs="Times New Roman"/>
          <w:noProof/>
          <w:sz w:val="24"/>
          <w:szCs w:val="24"/>
        </w:rPr>
        <w:t>(</w:t>
      </w:r>
      <w:r w:rsidR="00744DB1" w:rsidRPr="00744DB1">
        <w:rPr>
          <w:rFonts w:ascii="Times New Roman" w:hAnsi="Times New Roman" w:cs="Times New Roman"/>
          <w:i/>
          <w:noProof/>
          <w:sz w:val="24"/>
          <w:szCs w:val="24"/>
        </w:rPr>
        <w:t>Promo Laptop Lenovo Thinkpad X260 Intel Core I5 Gen 6 Promo Murah Hemat! - 4gb, Hdd 500gb - Jakarta Pusat - WDKOMPUTER | Tokopedia</w:t>
      </w:r>
      <w:r w:rsidR="00744DB1" w:rsidRPr="00744DB1">
        <w:rPr>
          <w:rFonts w:ascii="Times New Roman" w:hAnsi="Times New Roman" w:cs="Times New Roman"/>
          <w:noProof/>
          <w:sz w:val="24"/>
          <w:szCs w:val="24"/>
        </w:rPr>
        <w:t>, n.d.)</w:t>
      </w:r>
      <w:r w:rsidR="00744DB1">
        <w:rPr>
          <w:rFonts w:ascii="Times New Roman" w:hAnsi="Times New Roman" w:cs="Times New Roman"/>
          <w:sz w:val="24"/>
          <w:szCs w:val="24"/>
        </w:rPr>
        <w:fldChar w:fldCharType="end"/>
      </w:r>
      <w:r w:rsidR="00472134">
        <w:rPr>
          <w:rFonts w:ascii="Times New Roman" w:hAnsi="Times New Roman" w:cs="Times New Roman"/>
          <w:sz w:val="24"/>
          <w:szCs w:val="24"/>
        </w:rPr>
        <w:t xml:space="preserve"> </w:t>
      </w:r>
      <w:r w:rsidR="0047213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7213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wdkomputerjakarta/laptop-lenovo-thinkpad-t430-intel-core-i5-second-murah-bergaransi-4-gb-hdd-500gb/review","accessed":{"date-parts":[["2023","3","18"]]},"id":"ITEM-1","issued":{"date-parts":[["0"]]},"title":"Review Produk - Laptop Lenovo Thinkpad T430 Intel Core I5 - Second Murah Bergaransi - 4 gb, hdd 500gb | Tokopedia","type":"webpage"},"uris":["http://www.mendeley.com/documents/?uuid=4a3300cb-4842-3a86-a7c6-5a0ca2343cb5"]}],"mendeley":{"formattedCitation":"(&lt;i&gt;Review Produk - Laptop Lenovo Thinkpad T430 Intel Core I5 - Second Murah Bergaransi - 4 Gb, Hdd 500gb | Tokopedia&lt;/i&gt;, n.d.)","plainTextFormattedCitation":"(Review Produk - Laptop Lenovo Thinkpad T430 Intel Core I5 - Second Murah Bergaransi - 4 Gb, Hdd 500gb | Tokopedia, n.d.)"},"properties":{"noteIndex":0},"schema":"https://github.com/citation-style-language/schema/raw/master/csl-citation.json"}</w:instrText>
      </w:r>
      <w:r w:rsidR="00472134">
        <w:rPr>
          <w:rFonts w:ascii="Times New Roman" w:hAnsi="Times New Roman" w:cs="Times New Roman"/>
          <w:sz w:val="24"/>
          <w:szCs w:val="24"/>
        </w:rPr>
        <w:fldChar w:fldCharType="separate"/>
      </w:r>
      <w:r w:rsidR="00472134" w:rsidRPr="00472134">
        <w:rPr>
          <w:rFonts w:ascii="Times New Roman" w:hAnsi="Times New Roman" w:cs="Times New Roman"/>
          <w:noProof/>
          <w:sz w:val="24"/>
          <w:szCs w:val="24"/>
        </w:rPr>
        <w:t>(</w:t>
      </w:r>
      <w:r w:rsidR="00472134" w:rsidRPr="00472134">
        <w:rPr>
          <w:rFonts w:ascii="Times New Roman" w:hAnsi="Times New Roman" w:cs="Times New Roman"/>
          <w:i/>
          <w:noProof/>
          <w:sz w:val="24"/>
          <w:szCs w:val="24"/>
        </w:rPr>
        <w:t>Review Produk - Laptop Lenovo Thinkpad T430 Intel Core I5 - Second Murah Bergaransi - 4 Gb, Hdd 500gb | Tokopedia</w:t>
      </w:r>
      <w:r w:rsidR="00472134" w:rsidRPr="00472134">
        <w:rPr>
          <w:rFonts w:ascii="Times New Roman" w:hAnsi="Times New Roman" w:cs="Times New Roman"/>
          <w:noProof/>
          <w:sz w:val="24"/>
          <w:szCs w:val="24"/>
        </w:rPr>
        <w:t>, n.d.)</w:t>
      </w:r>
      <w:r w:rsidR="00472134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858F368" w14:textId="2F6499B3" w:rsidR="00472134" w:rsidRPr="00472134" w:rsidRDefault="00623E7A" w:rsidP="0047213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23E7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23E7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23E7A">
        <w:rPr>
          <w:rFonts w:ascii="Times New Roman" w:hAnsi="Times New Roman" w:cs="Times New Roman"/>
          <w:sz w:val="24"/>
          <w:szCs w:val="24"/>
        </w:rPr>
        <w:fldChar w:fldCharType="separate"/>
      </w:r>
      <w:r w:rsidR="00472134" w:rsidRPr="00472134">
        <w:rPr>
          <w:rFonts w:ascii="Times New Roman" w:hAnsi="Times New Roman" w:cs="Times New Roman"/>
          <w:i/>
          <w:iCs/>
          <w:noProof/>
          <w:sz w:val="24"/>
          <w:szCs w:val="24"/>
        </w:rPr>
        <w:t>Jual LENOVO THINKPAD X230 INTEL CORE i5 GEN 3 - RAM 4Gb - HDD 320Gb - 4 gb, i3 / HDD 320GB - Jakarta Pusat - DNA COM 17 | Tokopedia</w:t>
      </w:r>
      <w:r w:rsidR="00472134" w:rsidRPr="00472134">
        <w:rPr>
          <w:rFonts w:ascii="Times New Roman" w:hAnsi="Times New Roman" w:cs="Times New Roman"/>
          <w:noProof/>
          <w:sz w:val="24"/>
          <w:szCs w:val="24"/>
        </w:rPr>
        <w:t>. (n.d.). Retrieved March 17, 2023, from https://www.tokopedia.com/dnacom17/lenovo-thinkpad-x230-intel-core-i5-gen-3-ram-4gb-hdd-320gb-4-gb-i3-hdd-320gb?extParam=ivf%3Dfalse%26src%3Dsearch</w:t>
      </w:r>
    </w:p>
    <w:p w14:paraId="777EB2E0" w14:textId="77777777" w:rsidR="00472134" w:rsidRPr="00472134" w:rsidRDefault="00472134" w:rsidP="0047213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72134">
        <w:rPr>
          <w:rFonts w:ascii="Times New Roman" w:hAnsi="Times New Roman" w:cs="Times New Roman"/>
          <w:i/>
          <w:iCs/>
          <w:noProof/>
          <w:sz w:val="24"/>
          <w:szCs w:val="24"/>
        </w:rPr>
        <w:t>Promo Laptop Lenovo Thinkpad X260 Intel Core I5 gen 6 Promo Murah Hemat! - 4gb, hdd 500gb - Jakarta Pusat - WDKOMPUTER | Tokopedia</w:t>
      </w:r>
      <w:r w:rsidRPr="00472134">
        <w:rPr>
          <w:rFonts w:ascii="Times New Roman" w:hAnsi="Times New Roman" w:cs="Times New Roman"/>
          <w:noProof/>
          <w:sz w:val="24"/>
          <w:szCs w:val="24"/>
        </w:rPr>
        <w:t>. (n.d.). Retrieved March 18, 2023, from https://www.tokopedia.com/wdkomputerjakarta/laptop-lenovo-thinkpad-x260-intel-core-i5-gen-6-promo-murah-hemat-4gb-hdd-500gb</w:t>
      </w:r>
    </w:p>
    <w:p w14:paraId="52A120E7" w14:textId="77777777" w:rsidR="00472134" w:rsidRPr="00472134" w:rsidRDefault="00472134" w:rsidP="0047213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72134">
        <w:rPr>
          <w:rFonts w:ascii="Times New Roman" w:hAnsi="Times New Roman" w:cs="Times New Roman"/>
          <w:i/>
          <w:iCs/>
          <w:noProof/>
          <w:sz w:val="24"/>
          <w:szCs w:val="24"/>
        </w:rPr>
        <w:t>Review Produk - Laptop Lenovo Thinkpad T420 - Intel Core i5 - Second murah bergaransi - 2gb, Hdd 320gb | Tokopedia</w:t>
      </w:r>
      <w:r w:rsidRPr="00472134">
        <w:rPr>
          <w:rFonts w:ascii="Times New Roman" w:hAnsi="Times New Roman" w:cs="Times New Roman"/>
          <w:noProof/>
          <w:sz w:val="24"/>
          <w:szCs w:val="24"/>
        </w:rPr>
        <w:t>. (n.d.). Retrieved March 18, 2023, from https://www.tokopedia.com/wdkomputerjakarta/laptop-lenovo-thinkpad-t420-intel-core-i5-second-murah-bergaransi-2gb-hdd-320gb/review</w:t>
      </w:r>
    </w:p>
    <w:p w14:paraId="0A781C8E" w14:textId="77777777" w:rsidR="00472134" w:rsidRPr="00472134" w:rsidRDefault="00472134" w:rsidP="0047213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472134">
        <w:rPr>
          <w:rFonts w:ascii="Times New Roman" w:hAnsi="Times New Roman" w:cs="Times New Roman"/>
          <w:i/>
          <w:iCs/>
          <w:noProof/>
          <w:sz w:val="24"/>
          <w:szCs w:val="24"/>
        </w:rPr>
        <w:t>Review Produk - Laptop Lenovo Thinkpad T430 Intel Core I5 - Second Murah Bergaransi - 4 gb, hdd 500gb | Tokopedia</w:t>
      </w:r>
      <w:r w:rsidRPr="00472134">
        <w:rPr>
          <w:rFonts w:ascii="Times New Roman" w:hAnsi="Times New Roman" w:cs="Times New Roman"/>
          <w:noProof/>
          <w:sz w:val="24"/>
          <w:szCs w:val="24"/>
        </w:rPr>
        <w:t>. (n.d.). Retrieved March 18, 2023, from https://www.tokopedia.com/wdkomputerjakarta/laptop-lenovo-thinkpad-t430-intel-core-i5-second-murah-bergaransi-4-gb-hdd-500gb/review</w:t>
      </w:r>
    </w:p>
    <w:p w14:paraId="3CEC36DF" w14:textId="77777777" w:rsidR="00472134" w:rsidRPr="00472134" w:rsidRDefault="00472134" w:rsidP="0047213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472134">
        <w:rPr>
          <w:rFonts w:ascii="Times New Roman" w:hAnsi="Times New Roman" w:cs="Times New Roman"/>
          <w:i/>
          <w:iCs/>
          <w:noProof/>
          <w:sz w:val="24"/>
          <w:szCs w:val="24"/>
        </w:rPr>
        <w:t>Review Produk - Obrall Laptop Lenovo Thinkpad X260 Ci5 Gen6 8 GB SSD 256 Murah Muluss - Hdd 500GB, 8 gb | Tokopedia</w:t>
      </w:r>
      <w:r w:rsidRPr="00472134">
        <w:rPr>
          <w:rFonts w:ascii="Times New Roman" w:hAnsi="Times New Roman" w:cs="Times New Roman"/>
          <w:noProof/>
          <w:sz w:val="24"/>
          <w:szCs w:val="24"/>
        </w:rPr>
        <w:t>. (n.d.). Retrieved March 16, 2023, from https://www.tokopedia.com/foxcomp/obrall-laptop-lenovo-thinkpad-x260-ci5-gen6-8-gb-ssd-256-murah-muluss-hdd-500gb-8-gb/review</w:t>
      </w:r>
    </w:p>
    <w:p w14:paraId="62216E4A" w14:textId="246346DD" w:rsidR="00623E7A" w:rsidRDefault="00623E7A" w:rsidP="00623E7A">
      <w:pPr>
        <w:jc w:val="both"/>
      </w:pPr>
      <w:r w:rsidRPr="00623E7A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23E7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A2758"/>
    <w:rsid w:val="000540BB"/>
    <w:rsid w:val="00081FA9"/>
    <w:rsid w:val="00082697"/>
    <w:rsid w:val="000A2869"/>
    <w:rsid w:val="000C5624"/>
    <w:rsid w:val="001300B6"/>
    <w:rsid w:val="001637E0"/>
    <w:rsid w:val="00166E6F"/>
    <w:rsid w:val="001E473D"/>
    <w:rsid w:val="00235B8B"/>
    <w:rsid w:val="002412BE"/>
    <w:rsid w:val="002800DA"/>
    <w:rsid w:val="002D56C0"/>
    <w:rsid w:val="003919DC"/>
    <w:rsid w:val="003B299B"/>
    <w:rsid w:val="003B300D"/>
    <w:rsid w:val="00457F95"/>
    <w:rsid w:val="00472134"/>
    <w:rsid w:val="004A703E"/>
    <w:rsid w:val="00503BA2"/>
    <w:rsid w:val="005710E1"/>
    <w:rsid w:val="005F167C"/>
    <w:rsid w:val="006130DE"/>
    <w:rsid w:val="00623E7A"/>
    <w:rsid w:val="0072253F"/>
    <w:rsid w:val="00744DB1"/>
    <w:rsid w:val="00765C82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130B0"/>
    <w:rsid w:val="00B93BD8"/>
    <w:rsid w:val="00BA275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211B491"/>
  <w15:chartTrackingRefBased/>
  <w15:docId w15:val="{D5AB67C4-CD78-4707-B08F-7DFCB0FE5D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36E31A5-448C-4617-A628-33AE41786B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1</Pages>
  <Words>1352</Words>
  <Characters>7708</Characters>
  <Application>Microsoft Office Word</Application>
  <DocSecurity>0</DocSecurity>
  <Lines>64</Lines>
  <Paragraphs>18</Paragraphs>
  <ScaleCrop>false</ScaleCrop>
  <Company/>
  <LinksUpToDate>false</LinksUpToDate>
  <CharactersWithSpaces>90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9</cp:revision>
  <dcterms:created xsi:type="dcterms:W3CDTF">2023-03-17T14:00:00Z</dcterms:created>
  <dcterms:modified xsi:type="dcterms:W3CDTF">2023-03-18T10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